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2F8128FE" w:rsidR="00175326" w:rsidRDefault="00175326" w:rsidP="00377360">
      <w:r>
        <w:t xml:space="preserve">The concept of dynamic crossover and mutation probability, helps the optimizer to </w:t>
      </w:r>
      <w:r w:rsidR="001951AC">
        <w:t>perform</w:t>
      </w:r>
      <w:r w:rsidR="00AE36B7">
        <w:t xml:space="preserve"> </w:t>
      </w:r>
      <w:proofErr w:type="spellStart"/>
      <w:r w:rsidR="00FF68E0">
        <w:t>x</w:t>
      </w:r>
      <w:r w:rsidR="00AE36B7">
        <w:t>high</w:t>
      </w:r>
      <w:proofErr w:type="spellEnd"/>
      <w:r w:rsidR="00AE36B7">
        <w:t xml:space="preserve"> exploration in earlier generation and </w:t>
      </w:r>
      <w:proofErr w:type="spellStart"/>
      <w:r w:rsidR="00AE36B7">
        <w:t>and</w:t>
      </w:r>
      <w:proofErr w:type="spellEnd"/>
      <w:r w:rsidR="00AE36B7">
        <w:t xml:space="preserve"> high exploitation </w:t>
      </w:r>
      <w:proofErr w:type="gramStart"/>
      <w:r w:rsidR="00AE36B7">
        <w:t>later on</w:t>
      </w:r>
      <w:proofErr w:type="gramEnd"/>
      <w:r w:rsidR="00AE36B7">
        <w:t>,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443B886B" w14:textId="77777777" w:rsidR="001951AC" w:rsidRPr="001951AC" w:rsidRDefault="001951AC" w:rsidP="001951AC">
      <w:proofErr w:type="gramStart"/>
      <w:r w:rsidRPr="001951AC">
        <w:t xml:space="preserve">  </w:t>
      </w:r>
      <w:r w:rsidRPr="001951AC">
        <w:rPr>
          <w:b/>
          <w:bCs/>
        </w:rPr>
        <w:t>Mutation</w:t>
      </w:r>
      <w:proofErr w:type="gramEnd"/>
      <w:r w:rsidRPr="001951AC">
        <w:t>:</w:t>
      </w:r>
    </w:p>
    <w:p w14:paraId="3AED4311" w14:textId="77777777" w:rsidR="001951AC" w:rsidRPr="001951AC" w:rsidRDefault="001951AC" w:rsidP="001951AC">
      <w:pPr>
        <w:numPr>
          <w:ilvl w:val="0"/>
          <w:numId w:val="4"/>
        </w:numPr>
      </w:pPr>
      <w:r w:rsidRPr="001951AC">
        <w:t>Introduces random changes to individuals, allowing the algorithm to explore new regions of the search space.</w:t>
      </w:r>
    </w:p>
    <w:p w14:paraId="3B32C6FB" w14:textId="77777777" w:rsidR="001951AC" w:rsidRPr="001951AC" w:rsidRDefault="001951AC" w:rsidP="001951AC">
      <w:pPr>
        <w:numPr>
          <w:ilvl w:val="0"/>
          <w:numId w:val="4"/>
        </w:numPr>
      </w:pPr>
      <w:r w:rsidRPr="001951AC">
        <w:t xml:space="preserve">Helps in </w:t>
      </w:r>
      <w:r w:rsidRPr="001951AC">
        <w:rPr>
          <w:b/>
          <w:bCs/>
        </w:rPr>
        <w:t>exploration</w:t>
      </w:r>
      <w:r w:rsidRPr="001951AC">
        <w:t xml:space="preserve"> by introducing diversity.</w:t>
      </w:r>
    </w:p>
    <w:p w14:paraId="260862ED" w14:textId="77777777" w:rsidR="001951AC" w:rsidRPr="001951AC" w:rsidRDefault="001951AC" w:rsidP="001951AC">
      <w:pPr>
        <w:numPr>
          <w:ilvl w:val="0"/>
          <w:numId w:val="4"/>
        </w:numPr>
      </w:pPr>
      <w:r w:rsidRPr="001951AC">
        <w:t xml:space="preserve">Typically, a </w:t>
      </w:r>
      <w:r w:rsidRPr="001951AC">
        <w:rPr>
          <w:b/>
          <w:bCs/>
        </w:rPr>
        <w:t>mutation probability (Pm)</w:t>
      </w:r>
      <w:r w:rsidRPr="001951AC">
        <w:t xml:space="preserve"> between </w:t>
      </w:r>
      <w:r w:rsidRPr="001951AC">
        <w:rPr>
          <w:b/>
          <w:bCs/>
        </w:rPr>
        <w:t>0.01–0.1</w:t>
      </w:r>
      <w:r w:rsidRPr="001951AC">
        <w:t xml:space="preserve"> is used.</w:t>
      </w:r>
    </w:p>
    <w:p w14:paraId="189C6E2E" w14:textId="77777777" w:rsidR="001951AC" w:rsidRDefault="001951AC" w:rsidP="006D5B2B"/>
    <w:p w14:paraId="47594D79" w14:textId="2AC7EC79" w:rsidR="001951AC"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7C795349" w14:textId="77777777" w:rsidR="001951AC" w:rsidRPr="001951AC" w:rsidRDefault="001951AC" w:rsidP="001951AC">
      <w:proofErr w:type="gramStart"/>
      <w:r w:rsidRPr="001951AC">
        <w:t xml:space="preserve">  </w:t>
      </w:r>
      <w:r w:rsidRPr="001951AC">
        <w:rPr>
          <w:b/>
          <w:bCs/>
        </w:rPr>
        <w:t>Crossover</w:t>
      </w:r>
      <w:proofErr w:type="gramEnd"/>
      <w:r w:rsidRPr="001951AC">
        <w:t>:</w:t>
      </w:r>
    </w:p>
    <w:p w14:paraId="557D1C71" w14:textId="77777777" w:rsidR="001951AC" w:rsidRPr="001951AC" w:rsidRDefault="001951AC" w:rsidP="001951AC">
      <w:pPr>
        <w:numPr>
          <w:ilvl w:val="0"/>
          <w:numId w:val="3"/>
        </w:numPr>
      </w:pPr>
      <w:r w:rsidRPr="001951AC">
        <w:t>Combines the genetic material of two parent solutions to generate offspring.</w:t>
      </w:r>
    </w:p>
    <w:p w14:paraId="3BB8FDBB" w14:textId="77777777" w:rsidR="001951AC" w:rsidRPr="001951AC" w:rsidRDefault="001951AC" w:rsidP="001951AC">
      <w:pPr>
        <w:numPr>
          <w:ilvl w:val="0"/>
          <w:numId w:val="3"/>
        </w:numPr>
      </w:pPr>
      <w:r w:rsidRPr="001951AC">
        <w:t xml:space="preserve">Helps in </w:t>
      </w:r>
      <w:r w:rsidRPr="001951AC">
        <w:rPr>
          <w:b/>
          <w:bCs/>
        </w:rPr>
        <w:t>exploitation</w:t>
      </w:r>
      <w:r w:rsidRPr="001951AC">
        <w:t xml:space="preserve"> of the search space by combining existing good solutions.</w:t>
      </w:r>
    </w:p>
    <w:p w14:paraId="42EAD13D" w14:textId="77777777" w:rsidR="001951AC" w:rsidRPr="001951AC" w:rsidRDefault="001951AC" w:rsidP="001951AC">
      <w:pPr>
        <w:numPr>
          <w:ilvl w:val="0"/>
          <w:numId w:val="3"/>
        </w:numPr>
      </w:pPr>
      <w:r w:rsidRPr="001951AC">
        <w:t xml:space="preserve">Usually, a </w:t>
      </w:r>
      <w:r w:rsidRPr="001951AC">
        <w:rPr>
          <w:b/>
          <w:bCs/>
        </w:rPr>
        <w:t>crossover probability (Pc)</w:t>
      </w:r>
      <w:r w:rsidRPr="001951AC">
        <w:t xml:space="preserve"> of </w:t>
      </w:r>
      <w:r w:rsidRPr="001951AC">
        <w:rPr>
          <w:b/>
          <w:bCs/>
        </w:rPr>
        <w:t>0.6–0.9</w:t>
      </w:r>
      <w:r w:rsidRPr="001951AC">
        <w:t xml:space="preserve"> is set.</w:t>
      </w:r>
    </w:p>
    <w:p w14:paraId="2690076F" w14:textId="77777777" w:rsidR="001951AC" w:rsidRPr="001951AC" w:rsidRDefault="001951AC" w:rsidP="006D5B2B"/>
    <w:p w14:paraId="5D549A98" w14:textId="77777777" w:rsidR="001951AC" w:rsidRDefault="001951AC"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76E9DEAE" w14:textId="77777777" w:rsidR="002A2EF0" w:rsidRDefault="002A2EF0" w:rsidP="002A2EF0">
      <w:pPr>
        <w:rPr>
          <w:b/>
          <w:bCs/>
        </w:rPr>
      </w:pPr>
    </w:p>
    <w:p w14:paraId="5D8E2C31" w14:textId="77777777" w:rsidR="002A2EF0" w:rsidRDefault="002A2EF0" w:rsidP="002A2EF0">
      <w:pPr>
        <w:rPr>
          <w:b/>
          <w:bCs/>
        </w:rPr>
      </w:pPr>
    </w:p>
    <w:p w14:paraId="5E82A32B" w14:textId="77777777" w:rsidR="002A2EF0" w:rsidRDefault="002A2EF0" w:rsidP="002A2EF0">
      <w:pPr>
        <w:rPr>
          <w:b/>
          <w:bCs/>
        </w:rPr>
      </w:pPr>
    </w:p>
    <w:p w14:paraId="33925393" w14:textId="77777777" w:rsidR="002A2EF0" w:rsidRPr="002A2EF0" w:rsidRDefault="002A2EF0" w:rsidP="002A2EF0">
      <w:pPr>
        <w:rPr>
          <w:b/>
          <w:bCs/>
        </w:rPr>
      </w:pPr>
    </w:p>
    <w:p w14:paraId="133B72FB" w14:textId="61053608" w:rsidR="00377C22" w:rsidRPr="00377C22" w:rsidRDefault="00377C22" w:rsidP="00377C22">
      <w:pPr>
        <w:pStyle w:val="ListParagraph"/>
        <w:rPr>
          <w:b/>
          <w:bCs/>
        </w:rPr>
      </w:pPr>
      <w:r w:rsidRPr="00377C22">
        <w:rPr>
          <w:b/>
          <w:bCs/>
        </w:rPr>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lastRenderedPageBreak/>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05024429"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665002B6" w:rsidR="00377C22" w:rsidRDefault="00377C22" w:rsidP="00377C22">
      <w:pPr>
        <w:pStyle w:val="ListParagraph"/>
      </w:pPr>
      <w:proofErr w:type="spellStart"/>
      <w:r>
        <w:t>NGen</w:t>
      </w:r>
      <w:proofErr w:type="spellEnd"/>
      <w:r>
        <w:t xml:space="preserve"> = </w:t>
      </w:r>
      <w:r>
        <w:t>4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28AF9C1" w14:textId="68091EC3" w:rsidR="00377C22" w:rsidRPr="00377C22" w:rsidRDefault="00377C22" w:rsidP="00377C22">
      <w:pPr>
        <w:pStyle w:val="ListParagraph"/>
        <w:rPr>
          <w:b/>
          <w:bCs/>
        </w:rPr>
      </w:pPr>
      <w:r w:rsidRPr="00377C22">
        <w:rPr>
          <w:b/>
          <w:bCs/>
        </w:rPr>
        <w:t>Result of Test 2:</w:t>
      </w:r>
    </w:p>
    <w:p w14:paraId="687A4159" w14:textId="09612A74" w:rsidR="00B7734B" w:rsidRDefault="00B7734B" w:rsidP="00377C22">
      <w:pPr>
        <w:pStyle w:val="ListParagraph"/>
      </w:pPr>
      <w:r w:rsidRPr="00B7734B">
        <w:t>[</w:t>
      </w:r>
      <w:r w:rsidR="008D265C" w:rsidRPr="008D265C">
        <w:t>[165.03555591216696, 19.789844235792522, 168.37636452622212], [327.28347828763367, 109.2526412155637, 223.17197245577748]]</w:t>
      </w:r>
    </w:p>
    <w:p w14:paraId="48972577" w14:textId="77777777" w:rsidR="00377C22" w:rsidRDefault="00377C22" w:rsidP="00B522A2">
      <w:pPr>
        <w:pStyle w:val="ListParagraph"/>
      </w:pPr>
    </w:p>
    <w:p w14:paraId="2F7EEE58" w14:textId="3243FED2" w:rsidR="008D265C" w:rsidRDefault="008D265C" w:rsidP="008D265C">
      <w:pPr>
        <w:pStyle w:val="ListParagraph"/>
      </w:pPr>
      <w:r w:rsidRPr="00385F22">
        <w:t>Best fitness cumulative revisit time</w:t>
      </w:r>
      <w:r>
        <w:t xml:space="preserve"> </w:t>
      </w:r>
      <w:r>
        <w:t>34070.0</w:t>
      </w:r>
      <w:r>
        <w:t xml:space="preserve"> seconds and cumulative </w:t>
      </w:r>
      <w:r w:rsidRPr="00385F22">
        <w:t xml:space="preserve">dwell time </w:t>
      </w:r>
      <w:r>
        <w:t>11440.0</w:t>
      </w:r>
      <w:r>
        <w:t xml:space="preserve"> seconds</w:t>
      </w:r>
    </w:p>
    <w:p w14:paraId="67F7FBAC" w14:textId="76B3613B" w:rsidR="008D265C" w:rsidRDefault="00741889" w:rsidP="00B522A2">
      <w:pPr>
        <w:pStyle w:val="ListParagraph"/>
      </w:pPr>
      <w:r>
        <w:rPr>
          <w:noProof/>
          <w14:ligatures w14:val="standardContextual"/>
        </w:rPr>
        <w:lastRenderedPageBreak/>
        <w:drawing>
          <wp:inline distT="0" distB="0" distL="0" distR="0" wp14:anchorId="5AA5FFBB" wp14:editId="68CE04D2">
            <wp:extent cx="5731510" cy="3275330"/>
            <wp:effectExtent l="0" t="0" r="0" b="1270"/>
            <wp:docPr id="1209966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6625" name="Picture 1209966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FE11111" w14:textId="16C5FCF4" w:rsidR="00741889" w:rsidRDefault="00741889" w:rsidP="00B522A2">
      <w:pPr>
        <w:pStyle w:val="ListParagraph"/>
      </w:pPr>
      <w:r>
        <w:t xml:space="preserve">Fig. </w:t>
      </w:r>
      <w:proofErr w:type="spellStart"/>
      <w:r>
        <w:t>cummelative</w:t>
      </w:r>
      <w:proofErr w:type="spellEnd"/>
      <w:r>
        <w:t xml:space="preserve"> revisit time per individual in each generation </w:t>
      </w:r>
    </w:p>
    <w:p w14:paraId="24E2A899" w14:textId="77777777" w:rsidR="00741889" w:rsidRDefault="00741889" w:rsidP="00B522A2">
      <w:pPr>
        <w:pStyle w:val="ListParagraph"/>
      </w:pPr>
    </w:p>
    <w:p w14:paraId="657FAF23" w14:textId="77777777" w:rsidR="00741889" w:rsidRDefault="00741889" w:rsidP="00B522A2">
      <w:pPr>
        <w:pStyle w:val="ListParagraph"/>
      </w:pPr>
    </w:p>
    <w:p w14:paraId="5A7711A3" w14:textId="77777777" w:rsidR="008D265C" w:rsidRDefault="008D265C" w:rsidP="00B522A2">
      <w:pPr>
        <w:pStyle w:val="ListParagraph"/>
      </w:pPr>
      <w:r>
        <w:rPr>
          <w:noProof/>
          <w14:ligatures w14:val="standardContextual"/>
        </w:rPr>
        <w:drawing>
          <wp:inline distT="0" distB="0" distL="0" distR="0" wp14:anchorId="38684856" wp14:editId="736381F5">
            <wp:extent cx="5731510" cy="3275330"/>
            <wp:effectExtent l="0" t="0" r="0" b="1270"/>
            <wp:docPr id="97183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39487" name="Picture 9718394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0FDD20DE" w14:textId="3184DC10" w:rsidR="008D265C" w:rsidRDefault="007C136D" w:rsidP="007C136D">
      <w:pPr>
        <w:pStyle w:val="ListParagraph"/>
        <w:jc w:val="center"/>
      </w:pPr>
      <w:r>
        <w:t>Fig. cumulative dwell time per individual in generation</w:t>
      </w:r>
    </w:p>
    <w:p w14:paraId="142C454A" w14:textId="77777777" w:rsidR="00741889" w:rsidRDefault="00741889" w:rsidP="007C136D">
      <w:pPr>
        <w:pStyle w:val="ListParagraph"/>
        <w:jc w:val="center"/>
      </w:pPr>
    </w:p>
    <w:p w14:paraId="65C3F369" w14:textId="77777777" w:rsidR="008D265C" w:rsidRDefault="008D265C" w:rsidP="00B522A2">
      <w:pPr>
        <w:pStyle w:val="ListParagraph"/>
      </w:pPr>
    </w:p>
    <w:p w14:paraId="15CD495A" w14:textId="77777777" w:rsidR="008D265C" w:rsidRDefault="008D265C" w:rsidP="00B522A2">
      <w:pPr>
        <w:pStyle w:val="ListParagraph"/>
      </w:pPr>
    </w:p>
    <w:p w14:paraId="7E22C41D" w14:textId="77777777" w:rsidR="008D265C" w:rsidRDefault="008D265C" w:rsidP="00B522A2">
      <w:pPr>
        <w:pStyle w:val="ListParagraph"/>
      </w:pPr>
    </w:p>
    <w:p w14:paraId="1F973E77" w14:textId="77777777" w:rsidR="008D265C" w:rsidRDefault="008D265C" w:rsidP="00B522A2">
      <w:pPr>
        <w:pStyle w:val="ListParagraph"/>
      </w:pPr>
      <w:r>
        <w:rPr>
          <w:noProof/>
          <w14:ligatures w14:val="standardContextual"/>
        </w:rPr>
        <w:lastRenderedPageBreak/>
        <w:drawing>
          <wp:inline distT="0" distB="0" distL="0" distR="0" wp14:anchorId="6061F95B" wp14:editId="33E8EA34">
            <wp:extent cx="5731510" cy="3439160"/>
            <wp:effectExtent l="0" t="0" r="0" b="2540"/>
            <wp:docPr id="142561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15839" name="Picture 1425615839"/>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C0106E8" w14:textId="77777777" w:rsidR="00741889" w:rsidRDefault="00741889" w:rsidP="00B522A2">
      <w:pPr>
        <w:pStyle w:val="ListParagraph"/>
      </w:pPr>
    </w:p>
    <w:p w14:paraId="06806241" w14:textId="77777777" w:rsidR="00741889" w:rsidRDefault="00741889" w:rsidP="00B522A2">
      <w:pPr>
        <w:pStyle w:val="ListParagraph"/>
      </w:pPr>
    </w:p>
    <w:p w14:paraId="48E4DA5D" w14:textId="77777777" w:rsidR="00741889" w:rsidRDefault="00741889" w:rsidP="00B522A2">
      <w:pPr>
        <w:pStyle w:val="ListParagraph"/>
      </w:pPr>
    </w:p>
    <w:p w14:paraId="432368A3" w14:textId="77777777" w:rsidR="00741889" w:rsidRDefault="00741889" w:rsidP="00B522A2">
      <w:pPr>
        <w:pStyle w:val="ListParagraph"/>
      </w:pPr>
    </w:p>
    <w:p w14:paraId="6FBEA007" w14:textId="77777777" w:rsidR="00741889" w:rsidRDefault="00741889" w:rsidP="00B522A2">
      <w:pPr>
        <w:pStyle w:val="ListParagraph"/>
      </w:pPr>
    </w:p>
    <w:p w14:paraId="110433A7" w14:textId="24EC7D7F" w:rsidR="008D265C" w:rsidRDefault="008D265C" w:rsidP="00B522A2">
      <w:pPr>
        <w:pStyle w:val="ListParagraph"/>
      </w:pPr>
      <w:r>
        <w:rPr>
          <w:noProof/>
          <w14:ligatures w14:val="standardContextual"/>
        </w:rPr>
        <w:drawing>
          <wp:inline distT="0" distB="0" distL="0" distR="0" wp14:anchorId="25DF016C" wp14:editId="4A7D7554">
            <wp:extent cx="5731510" cy="3439160"/>
            <wp:effectExtent l="0" t="0" r="0" b="2540"/>
            <wp:docPr id="326204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4838" name="Picture 326204838"/>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8FE96C" w14:textId="77777777" w:rsidR="008D265C" w:rsidRDefault="008D265C" w:rsidP="00B522A2">
      <w:pPr>
        <w:pStyle w:val="ListParagraph"/>
      </w:pPr>
    </w:p>
    <w:p w14:paraId="43569C2D" w14:textId="77777777" w:rsidR="008D265C" w:rsidRDefault="008D265C" w:rsidP="00B522A2">
      <w:pPr>
        <w:pStyle w:val="ListParagraph"/>
      </w:pPr>
    </w:p>
    <w:p w14:paraId="36912614" w14:textId="1AE69826" w:rsidR="008D265C" w:rsidRDefault="008D265C" w:rsidP="00B522A2">
      <w:pPr>
        <w:pStyle w:val="ListParagraph"/>
      </w:pPr>
    </w:p>
    <w:p w14:paraId="57AA8EDC" w14:textId="77777777" w:rsidR="000A5A76" w:rsidRDefault="000A5A76" w:rsidP="00B522A2">
      <w:pPr>
        <w:pStyle w:val="ListParagraph"/>
      </w:pPr>
    </w:p>
    <w:p w14:paraId="7CF2CEB6" w14:textId="77777777" w:rsidR="000A5A76" w:rsidRDefault="000A5A76" w:rsidP="00B522A2">
      <w:pPr>
        <w:pStyle w:val="ListParagraph"/>
      </w:pPr>
    </w:p>
    <w:p w14:paraId="00799751" w14:textId="77777777" w:rsidR="000A5A76" w:rsidRDefault="000A5A76" w:rsidP="00B522A2">
      <w:pPr>
        <w:pStyle w:val="ListParagraph"/>
      </w:pPr>
    </w:p>
    <w:p w14:paraId="7E77244A" w14:textId="59C7EDA0" w:rsidR="000A5A76" w:rsidRDefault="000A5A76" w:rsidP="000A5A76">
      <w:pPr>
        <w:pStyle w:val="ListParagraph"/>
        <w:rPr>
          <w:b/>
          <w:bCs/>
        </w:rPr>
      </w:pPr>
      <w:r w:rsidRPr="00377C22">
        <w:rPr>
          <w:b/>
          <w:bCs/>
        </w:rPr>
        <w:lastRenderedPageBreak/>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proofErr w:type="spellStart"/>
      <w:r>
        <w:rPr>
          <w:b/>
          <w:bCs/>
        </w:rPr>
        <w:t>dynamic</w:t>
      </w:r>
      <w:r>
        <w:rPr>
          <w:b/>
          <w:bCs/>
        </w:rPr>
        <w:t>ly</w:t>
      </w:r>
      <w:proofErr w:type="spellEnd"/>
      <w:r>
        <w:rPr>
          <w:b/>
          <w:bCs/>
        </w:rPr>
        <w:t xml:space="preserve"> for population of 50 with 40 generation</w:t>
      </w:r>
    </w:p>
    <w:p w14:paraId="3BB825FE" w14:textId="77777777" w:rsidR="000A5A76" w:rsidRPr="000A5A76" w:rsidRDefault="000A5A76" w:rsidP="000A5A76">
      <w:pPr>
        <w:rPr>
          <w:b/>
          <w:bCs/>
        </w:rPr>
      </w:pPr>
    </w:p>
    <w:p w14:paraId="6DEFAED5" w14:textId="77777777" w:rsidR="000A5A76" w:rsidRDefault="000A5A76" w:rsidP="000A5A76">
      <w:pPr>
        <w:pStyle w:val="ListParagraph"/>
        <w:rPr>
          <w:b/>
          <w:bCs/>
        </w:rPr>
      </w:pPr>
    </w:p>
    <w:p w14:paraId="38C0481F" w14:textId="77777777" w:rsidR="000A5A76" w:rsidRDefault="000A5A76" w:rsidP="000A5A76">
      <w:pPr>
        <w:pStyle w:val="ListParagraph"/>
        <w:rPr>
          <w:b/>
          <w:bCs/>
        </w:rPr>
      </w:pPr>
    </w:p>
    <w:p w14:paraId="34EFB246" w14:textId="416AC51D" w:rsidR="000A5A76" w:rsidRDefault="000A5A76" w:rsidP="000A5A76">
      <w:pPr>
        <w:pStyle w:val="ListParagraph"/>
        <w:rPr>
          <w:b/>
          <w:bCs/>
        </w:rPr>
      </w:pPr>
      <w:r w:rsidRPr="00377C22">
        <w:rPr>
          <w:b/>
          <w:bCs/>
        </w:rPr>
        <w:t>Test</w:t>
      </w:r>
      <w:r>
        <w:rPr>
          <w:b/>
          <w:bCs/>
        </w:rPr>
        <w:t>4</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proofErr w:type="spellStart"/>
      <w:r>
        <w:rPr>
          <w:b/>
          <w:bCs/>
        </w:rPr>
        <w:t>dynamic</w:t>
      </w:r>
      <w:r>
        <w:rPr>
          <w:b/>
          <w:bCs/>
        </w:rPr>
        <w:t>ly</w:t>
      </w:r>
      <w:proofErr w:type="spellEnd"/>
      <w:r>
        <w:rPr>
          <w:b/>
          <w:bCs/>
        </w:rPr>
        <w:t>. For Population of 200 with 100 generation</w:t>
      </w:r>
    </w:p>
    <w:p w14:paraId="46047B01" w14:textId="77777777" w:rsidR="000A5A76" w:rsidRPr="00377C22" w:rsidRDefault="000A5A76" w:rsidP="000A5A76">
      <w:pPr>
        <w:pStyle w:val="ListParagraph"/>
        <w:rPr>
          <w:b/>
          <w:bCs/>
        </w:rPr>
      </w:pPr>
    </w:p>
    <w:p w14:paraId="71810A5A" w14:textId="77777777" w:rsidR="000A5A76" w:rsidRDefault="000A5A76" w:rsidP="00B522A2">
      <w:pPr>
        <w:pStyle w:val="ListParagraph"/>
      </w:pPr>
    </w:p>
    <w:p w14:paraId="7B6EE4F4" w14:textId="37C2C248" w:rsidR="002A2EF0" w:rsidRDefault="002A2EF0" w:rsidP="002A2EF0">
      <w:pPr>
        <w:pStyle w:val="ListParagraph"/>
        <w:rPr>
          <w:b/>
          <w:bCs/>
        </w:rPr>
      </w:pPr>
      <w:r w:rsidRPr="00377C22">
        <w:rPr>
          <w:b/>
          <w:bCs/>
        </w:rPr>
        <w:t>Test</w:t>
      </w:r>
      <w:r w:rsidR="000A5A76">
        <w:rPr>
          <w:b/>
          <w:bCs/>
        </w:rPr>
        <w:t>5</w:t>
      </w:r>
      <w:r w:rsidRPr="00377C22">
        <w:rPr>
          <w:b/>
          <w:bCs/>
        </w:rPr>
        <w:t xml:space="preserve">: </w:t>
      </w:r>
      <w:r>
        <w:rPr>
          <w:b/>
          <w:bCs/>
        </w:rPr>
        <w:t xml:space="preserve">Performance analysis when gradually decrease the population sizes </w:t>
      </w:r>
      <w:r w:rsidRPr="00377C22">
        <w:rPr>
          <w:b/>
          <w:bCs/>
        </w:rPr>
        <w:t xml:space="preserve">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ith initial population size </w:t>
      </w:r>
      <w:r w:rsidR="000A5A76">
        <w:rPr>
          <w:b/>
          <w:bCs/>
        </w:rPr>
        <w:t>20</w:t>
      </w:r>
      <w:r>
        <w:rPr>
          <w:b/>
          <w:bCs/>
        </w:rPr>
        <w:t xml:space="preserve">0 for </w:t>
      </w:r>
      <w:r w:rsidR="000A5A76">
        <w:rPr>
          <w:b/>
          <w:bCs/>
        </w:rPr>
        <w:t>10</w:t>
      </w:r>
      <w:r>
        <w:rPr>
          <w:b/>
          <w:bCs/>
        </w:rPr>
        <w:t xml:space="preserve">0 generation </w:t>
      </w:r>
    </w:p>
    <w:p w14:paraId="12AF93F2" w14:textId="77777777" w:rsidR="000A5A76" w:rsidRDefault="000A5A76" w:rsidP="000A5A76">
      <w:pPr>
        <w:pStyle w:val="ListParagraph"/>
        <w:ind w:left="1440"/>
        <w:rPr>
          <w:b/>
          <w:bCs/>
        </w:rPr>
      </w:pPr>
    </w:p>
    <w:p w14:paraId="571E4576" w14:textId="77777777" w:rsidR="000A5A76" w:rsidRDefault="000A5A76" w:rsidP="000A5A76">
      <w:pPr>
        <w:ind w:left="720"/>
        <w:rPr>
          <w:b/>
          <w:bCs/>
        </w:rPr>
      </w:pPr>
      <w:r>
        <w:rPr>
          <w:b/>
          <w:bCs/>
        </w:rPr>
        <w:t xml:space="preserve">Parameter edit and update on algorithm: </w:t>
      </w:r>
    </w:p>
    <w:p w14:paraId="3F5BAEC3" w14:textId="77777777" w:rsidR="000A5A76" w:rsidRPr="002A2EF0" w:rsidRDefault="000A5A76" w:rsidP="000A5A76">
      <w:pPr>
        <w:ind w:left="720"/>
      </w:pPr>
      <w:r w:rsidRPr="002A2EF0">
        <w:t>We applied mu plus lambda algorithm to run the algorithm, to gradually decrease the population size (</w:t>
      </w:r>
      <w:proofErr w:type="gramStart"/>
      <w:r w:rsidRPr="002A2EF0">
        <w:t>i.e..</w:t>
      </w:r>
      <w:proofErr w:type="gramEnd"/>
      <w:r w:rsidRPr="002A2EF0">
        <w:t xml:space="preserve"> the number of individual) in each generation with best fitted values. </w:t>
      </w:r>
    </w:p>
    <w:p w14:paraId="3B4C4216" w14:textId="77777777" w:rsidR="000A5A76" w:rsidRPr="002A2EF0" w:rsidRDefault="000A5A76" w:rsidP="000A5A76">
      <w:pPr>
        <w:ind w:left="720"/>
      </w:pPr>
      <w:r w:rsidRPr="002A2EF0">
        <w:t>Here we have the parameters that influences the update in population sizes, and number of offsprings each generation.</w:t>
      </w:r>
    </w:p>
    <w:p w14:paraId="77901843" w14:textId="77777777" w:rsidR="000A5A76" w:rsidRPr="002A2EF0" w:rsidRDefault="000A5A76" w:rsidP="000A5A76">
      <w:pPr>
        <w:ind w:left="720"/>
      </w:pPr>
      <w:proofErr w:type="gramStart"/>
      <w:r w:rsidRPr="002A2EF0">
        <w:t xml:space="preserve">  </w:t>
      </w:r>
      <w:proofErr w:type="spellStart"/>
      <w:r w:rsidRPr="002A2EF0">
        <w:t>initial</w:t>
      </w:r>
      <w:proofErr w:type="gramEnd"/>
      <w:r w:rsidRPr="002A2EF0">
        <w:t>_mu</w:t>
      </w:r>
      <w:proofErr w:type="spellEnd"/>
      <w:r w:rsidRPr="002A2EF0">
        <w:t>: The initial population size.</w:t>
      </w:r>
    </w:p>
    <w:p w14:paraId="6DFFAD1C" w14:textId="77777777" w:rsidR="000A5A76" w:rsidRPr="002A2EF0" w:rsidRDefault="000A5A76" w:rsidP="000A5A76">
      <w:pPr>
        <w:ind w:left="720"/>
      </w:pPr>
      <w:proofErr w:type="gramStart"/>
      <w:r w:rsidRPr="002A2EF0">
        <w:t xml:space="preserve">  </w:t>
      </w:r>
      <w:proofErr w:type="spellStart"/>
      <w:r w:rsidRPr="002A2EF0">
        <w:t>min</w:t>
      </w:r>
      <w:proofErr w:type="gramEnd"/>
      <w:r w:rsidRPr="002A2EF0">
        <w:t>_mu</w:t>
      </w:r>
      <w:proofErr w:type="spellEnd"/>
      <w:r w:rsidRPr="002A2EF0">
        <w:t>: The minimum population size.</w:t>
      </w:r>
    </w:p>
    <w:p w14:paraId="04A1053C" w14:textId="77777777" w:rsidR="000A5A76" w:rsidRPr="002A2EF0" w:rsidRDefault="000A5A76" w:rsidP="000A5A76">
      <w:pPr>
        <w:ind w:left="720"/>
      </w:pPr>
      <w:proofErr w:type="gramStart"/>
      <w:r w:rsidRPr="002A2EF0">
        <w:t xml:space="preserve">  </w:t>
      </w:r>
      <w:proofErr w:type="spellStart"/>
      <w:r w:rsidRPr="002A2EF0">
        <w:t>decrease</w:t>
      </w:r>
      <w:proofErr w:type="gramEnd"/>
      <w:r w:rsidRPr="002A2EF0">
        <w:t>_rate</w:t>
      </w:r>
      <w:proofErr w:type="spellEnd"/>
      <w:r w:rsidRPr="002A2EF0">
        <w:t>: The number of individuals to decrease per generation.</w:t>
      </w:r>
    </w:p>
    <w:p w14:paraId="30527E3A" w14:textId="77777777" w:rsidR="000A5A76" w:rsidRPr="002A2EF0" w:rsidRDefault="000A5A76" w:rsidP="000A5A76">
      <w:pPr>
        <w:ind w:left="720"/>
      </w:pPr>
      <w:proofErr w:type="gramStart"/>
      <w:r w:rsidRPr="002A2EF0">
        <w:t>  lambda</w:t>
      </w:r>
      <w:proofErr w:type="gramEnd"/>
      <w:r w:rsidRPr="002A2EF0">
        <w:t>_: The number of offspring generated each generation.</w:t>
      </w:r>
    </w:p>
    <w:p w14:paraId="3C384E3D" w14:textId="77777777" w:rsidR="000A5A76" w:rsidRDefault="000A5A76" w:rsidP="002A2EF0">
      <w:pPr>
        <w:pStyle w:val="ListParagraph"/>
        <w:rPr>
          <w:b/>
          <w:bCs/>
        </w:rPr>
      </w:pPr>
    </w:p>
    <w:p w14:paraId="5666E788" w14:textId="77777777" w:rsidR="002A2EF0" w:rsidRDefault="002A2EF0" w:rsidP="002A2EF0">
      <w:pPr>
        <w:pStyle w:val="ListParagraph"/>
        <w:rPr>
          <w:b/>
          <w:bCs/>
        </w:rPr>
      </w:pPr>
    </w:p>
    <w:p w14:paraId="322D7581" w14:textId="5AB1D184" w:rsidR="00635D1E" w:rsidRDefault="00635D1E" w:rsidP="000A5A76"/>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6CC45331"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3"/>
  </w:num>
  <w:num w:numId="4" w16cid:durableId="722368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861CF"/>
    <w:rsid w:val="000A5A76"/>
    <w:rsid w:val="000B32CE"/>
    <w:rsid w:val="000C1C59"/>
    <w:rsid w:val="00123457"/>
    <w:rsid w:val="00131824"/>
    <w:rsid w:val="00133460"/>
    <w:rsid w:val="00163A24"/>
    <w:rsid w:val="00175326"/>
    <w:rsid w:val="001951AC"/>
    <w:rsid w:val="001A6147"/>
    <w:rsid w:val="001A61D3"/>
    <w:rsid w:val="00200882"/>
    <w:rsid w:val="00233787"/>
    <w:rsid w:val="002A24E0"/>
    <w:rsid w:val="002A2EF0"/>
    <w:rsid w:val="002B4D41"/>
    <w:rsid w:val="002C56C9"/>
    <w:rsid w:val="00313291"/>
    <w:rsid w:val="00377360"/>
    <w:rsid w:val="00377C22"/>
    <w:rsid w:val="00382208"/>
    <w:rsid w:val="00385F22"/>
    <w:rsid w:val="00414FAE"/>
    <w:rsid w:val="0042338C"/>
    <w:rsid w:val="0043511E"/>
    <w:rsid w:val="00501BD1"/>
    <w:rsid w:val="005614E7"/>
    <w:rsid w:val="00584B3E"/>
    <w:rsid w:val="005D7876"/>
    <w:rsid w:val="005F110E"/>
    <w:rsid w:val="006303C2"/>
    <w:rsid w:val="00635D1E"/>
    <w:rsid w:val="00664193"/>
    <w:rsid w:val="006A289B"/>
    <w:rsid w:val="006B1D54"/>
    <w:rsid w:val="006D5B2B"/>
    <w:rsid w:val="00741889"/>
    <w:rsid w:val="00796846"/>
    <w:rsid w:val="007C136D"/>
    <w:rsid w:val="00837C37"/>
    <w:rsid w:val="00893DDB"/>
    <w:rsid w:val="008C109A"/>
    <w:rsid w:val="008D265C"/>
    <w:rsid w:val="008E43D2"/>
    <w:rsid w:val="00927E92"/>
    <w:rsid w:val="00957C60"/>
    <w:rsid w:val="009757CA"/>
    <w:rsid w:val="00984F30"/>
    <w:rsid w:val="009B5CC1"/>
    <w:rsid w:val="00A27BD7"/>
    <w:rsid w:val="00AC58BD"/>
    <w:rsid w:val="00AE36B7"/>
    <w:rsid w:val="00B24FD4"/>
    <w:rsid w:val="00B522A2"/>
    <w:rsid w:val="00B7734B"/>
    <w:rsid w:val="00B8000A"/>
    <w:rsid w:val="00BB2766"/>
    <w:rsid w:val="00BB3D2E"/>
    <w:rsid w:val="00C537EB"/>
    <w:rsid w:val="00CA7B42"/>
    <w:rsid w:val="00CE2C76"/>
    <w:rsid w:val="00D02713"/>
    <w:rsid w:val="00E31B9B"/>
    <w:rsid w:val="00E77AF0"/>
    <w:rsid w:val="00E83435"/>
    <w:rsid w:val="00F12F43"/>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143145">
      <w:bodyDiv w:val="1"/>
      <w:marLeft w:val="0"/>
      <w:marRight w:val="0"/>
      <w:marTop w:val="0"/>
      <w:marBottom w:val="0"/>
      <w:divBdr>
        <w:top w:val="none" w:sz="0" w:space="0" w:color="auto"/>
        <w:left w:val="none" w:sz="0" w:space="0" w:color="auto"/>
        <w:bottom w:val="none" w:sz="0" w:space="0" w:color="auto"/>
        <w:right w:val="none" w:sz="0" w:space="0" w:color="auto"/>
      </w:divBdr>
    </w:div>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1704861850">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https://en.wikipedia.org/wiki/Standard_gravitational_parameter"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image" Target="media/image4.png"/><Relationship Id="rId5" Type="http://schemas.openxmlformats.org/officeDocument/2006/relationships/hyperlink" Target="https://en.wikipedia.org/wiki/Oblate_spheroid" TargetMode="Externa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8</TotalTime>
  <Pages>8</Pages>
  <Words>1585</Words>
  <Characters>903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22</cp:revision>
  <dcterms:created xsi:type="dcterms:W3CDTF">2024-09-03T11:26:00Z</dcterms:created>
  <dcterms:modified xsi:type="dcterms:W3CDTF">2024-09-22T16:15:00Z</dcterms:modified>
</cp:coreProperties>
</file>